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AACE0F" w14:textId="25F5FE85" w:rsidR="002E16CC" w:rsidRPr="00F95F23" w:rsidRDefault="002E16CC" w:rsidP="00914E3A">
      <w:pPr>
        <w:pStyle w:val="Ttulo2"/>
        <w:spacing w:after="160" w:line="480" w:lineRule="auto"/>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2AF55009" w:rsidR="002E16CC" w:rsidRPr="002977B0" w:rsidRDefault="002977B0" w:rsidP="00914E3A">
      <w:pPr>
        <w:spacing w:line="48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r w:rsidR="002E16CC" w:rsidRPr="002977B0">
        <w:rPr>
          <w:rFonts w:eastAsia="Times New Roman" w:cstheme="minorHAnsi"/>
          <w:color w:val="000000" w:themeColor="text1"/>
          <w:lang w:eastAsia="ca-ES"/>
        </w:rPr>
        <w:t xml:space="preserve">Understanding seed germination phenology is crucial for predicting plant responses to environmental changes. However, a substantial gap persists regarding how microclimatic conditions influence germination in seasonal ecosystems. </w:t>
      </w:r>
    </w:p>
    <w:p w14:paraId="74AC4255" w14:textId="487DAAB9"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r w:rsidR="002E16CC" w:rsidRPr="002977B0">
        <w:rPr>
          <w:rFonts w:eastAsia="Times New Roman" w:cstheme="minorHAnsi"/>
          <w:color w:val="000000" w:themeColor="text1"/>
          <w:lang w:eastAsia="ca-ES"/>
        </w:rPr>
        <w:t xml:space="preserve">We conducted a continuous seasonal experiment with fresh seeds to investigate germination phenology in 54 species from temperate and Mediterranean alpine communities. Using field microclimatic data series, we mimicked fellfield and snowbed conditions in growth chambers and we carried out field sowing experiments. </w:t>
      </w:r>
    </w:p>
    <w:p w14:paraId="0F79B8A8" w14:textId="061BD985"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r w:rsidR="002E16CC" w:rsidRPr="002977B0">
        <w:rPr>
          <w:rFonts w:eastAsia="Times New Roman" w:cstheme="minorHAnsi"/>
          <w:color w:val="000000" w:themeColor="text1"/>
          <w:lang w:eastAsia="ca-ES"/>
        </w:rPr>
        <w:t>Both communities showed similar phenology responses to microclimatic variation, finding a consistent germination delay in snowbed compared to fellfield conditions. This effect was complemented by reduced dormancy and increased autumn germination in Mediterranean seeds.</w:t>
      </w:r>
    </w:p>
    <w:p w14:paraId="4BADCF96" w14:textId="539DF000" w:rsidR="002E16CC" w:rsidRPr="002977B0" w:rsidRDefault="00DE7C04"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r w:rsidR="002E16CC" w:rsidRPr="002977B0">
        <w:rPr>
          <w:rFonts w:eastAsia="Times New Roman" w:cstheme="minorHAnsi"/>
          <w:color w:val="000000" w:themeColor="text1"/>
          <w:lang w:eastAsia="ca-ES"/>
        </w:rPr>
        <w:t xml:space="preserve">Our results suggest a predictable phenological shift in the germination of alpine plants along microclimatic gradients. In </w:t>
      </w:r>
      <w:r w:rsidR="002E16CC" w:rsidRPr="002977B0">
        <w:rPr>
          <w:rFonts w:eastAsia="Times New Roman" w:cstheme="minorHAnsi"/>
          <w:lang w:eastAsia="ca-ES"/>
        </w:rPr>
        <w:t xml:space="preserve">warmer conditions with reduced snow cover, alpine species are expected to anticipate germination 52 days on average, </w:t>
      </w:r>
      <w:r w:rsidR="002E16CC" w:rsidRPr="002977B0">
        <w:rPr>
          <w:rFonts w:eastAsia="Times New Roman" w:cstheme="minorHAnsi"/>
          <w:color w:val="000000" w:themeColor="text1"/>
          <w:lang w:eastAsia="ca-ES"/>
        </w:rPr>
        <w:t>with potential disrupting effects on cold-adapted plant communities.</w:t>
      </w:r>
    </w:p>
    <w:p w14:paraId="3B51A07C" w14:textId="7210A21A" w:rsidR="002E16CC" w:rsidRPr="007D6B65" w:rsidRDefault="007D6B65" w:rsidP="00914E3A">
      <w:pPr>
        <w:pStyle w:val="Textoindependiente"/>
        <w:spacing w:line="480" w:lineRule="auto"/>
        <w:rPr>
          <w:rFonts w:eastAsia="Times New Roman"/>
          <w:b/>
          <w:bCs/>
          <w:bdr w:val="none" w:sz="0" w:space="0" w:color="auto" w:frame="1"/>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xml:space="preserve">, reproductive </w:t>
      </w:r>
      <w:r w:rsidR="00F43065">
        <w:rPr>
          <w:rFonts w:eastAsia="Times New Roman"/>
          <w:bdr w:val="none" w:sz="0" w:space="0" w:color="auto" w:frame="1"/>
          <w:lang w:eastAsia="ca-ES"/>
        </w:rPr>
        <w:t xml:space="preserve">ecology, reproductive </w:t>
      </w:r>
      <w:r w:rsidRPr="00F95F23">
        <w:rPr>
          <w:rFonts w:eastAsia="Times New Roman"/>
          <w:bdr w:val="none" w:sz="0" w:space="0" w:color="auto" w:frame="1"/>
          <w:lang w:eastAsia="ca-ES"/>
        </w:rPr>
        <w:t>phenology.</w:t>
      </w:r>
      <w:r w:rsidRPr="00B65ACD">
        <w:rPr>
          <w:rFonts w:eastAsia="Times New Roman" w:cstheme="minorHAnsi"/>
          <w:b/>
          <w:bCs/>
          <w:color w:val="000000"/>
          <w:lang w:eastAsia="ca-ES"/>
        </w:rPr>
        <w:t xml:space="preserve"> </w:t>
      </w:r>
    </w:p>
    <w:p w14:paraId="4D222CCA" w14:textId="6D8FA8F5" w:rsidR="00271C8A" w:rsidRPr="00F95F23" w:rsidRDefault="00B17E5D"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914E3A">
      <w:pPr>
        <w:spacing w:after="0" w:line="48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xml:space="preserve">, </w:t>
      </w:r>
      <w:r w:rsidR="00757D24" w:rsidRPr="00F95F23">
        <w:rPr>
          <w:rFonts w:cstheme="minorHAnsi"/>
          <w:noProof/>
        </w:rPr>
        <w:lastRenderedPageBreak/>
        <w:t>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914E3A">
      <w:pPr>
        <w:spacing w:after="0" w:line="48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w:t>
      </w:r>
      <w:r w:rsidR="005369EA" w:rsidRPr="00F95F23">
        <w:rPr>
          <w:rFonts w:eastAsia="Times New Roman" w:cstheme="minorHAnsi"/>
          <w:color w:val="000000"/>
          <w:lang w:eastAsia="ca-ES"/>
        </w:rPr>
        <w:lastRenderedPageBreak/>
        <w:t xml:space="preserve">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914E3A">
      <w:pPr>
        <w:spacing w:after="0" w:line="48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 xml:space="preserve">different germination </w:t>
      </w:r>
      <w:r w:rsidR="00101ACC">
        <w:rPr>
          <w:noProof/>
        </w:rPr>
        <w:lastRenderedPageBreak/>
        <w:t>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14E3A">
      <w:pPr>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w:t>
      </w:r>
      <w:r w:rsidR="00717B6D" w:rsidRPr="00F95F23">
        <w:rPr>
          <w:rFonts w:eastAsia="Times New Roman" w:cstheme="minorHAnsi"/>
          <w:color w:val="000000"/>
          <w:lang w:eastAsia="ca-ES"/>
        </w:rPr>
        <w:lastRenderedPageBreak/>
        <w:t>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14E3A">
      <w:pPr>
        <w:spacing w:after="0" w:line="48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05B6044" w:rsidR="00856404" w:rsidRDefault="003808AB" w:rsidP="00914E3A">
      <w:pPr>
        <w:spacing w:line="48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lastRenderedPageBreak/>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4138C40D" w14:textId="0525F8C1" w:rsidR="00502072" w:rsidRPr="00F95F23" w:rsidRDefault="00502072" w:rsidP="00914E3A">
      <w:pPr>
        <w:pStyle w:val="Ttulo3"/>
        <w:spacing w:line="480" w:lineRule="auto"/>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02E5A028" w:rsidR="00795794" w:rsidRDefault="414BF7FF" w:rsidP="00914E3A">
      <w:pPr>
        <w:spacing w:after="0" w:line="48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w:t>
      </w:r>
      <w:r w:rsidRPr="500F0B95">
        <w:lastRenderedPageBreak/>
        <w:t xml:space="preserve">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00914E3A">
      <w:pPr>
        <w:shd w:val="clear" w:color="auto" w:fill="FFFFFF" w:themeFill="background1"/>
        <w:spacing w:line="48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w:t>
      </w:r>
      <w:r w:rsidR="5DB4F7AD" w:rsidRPr="500F0B95">
        <w:rPr>
          <w:rFonts w:eastAsia="Times New Roman"/>
          <w:color w:val="000000" w:themeColor="text1"/>
          <w:lang w:eastAsia="ca-ES"/>
        </w:rPr>
        <w:lastRenderedPageBreak/>
        <w:t xml:space="preserve">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54948964"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w:t>
      </w:r>
      <w:r w:rsidR="00EB7C71" w:rsidRPr="00EB7C71">
        <w:rPr>
          <w:rFonts w:eastAsia="Times New Roman" w:cstheme="minorHAnsi"/>
          <w:color w:val="000000"/>
          <w:lang w:eastAsia="ca-ES"/>
        </w:rPr>
        <w:lastRenderedPageBreak/>
        <w:t xml:space="preserve">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914E3A">
      <w:pPr>
        <w:autoSpaceDE w:val="0"/>
        <w:autoSpaceDN w:val="0"/>
        <w:adjustRightInd w:val="0"/>
        <w:spacing w:after="0" w:line="48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914E3A">
      <w:pPr>
        <w:shd w:val="clear" w:color="auto" w:fill="FFFFFF"/>
        <w:spacing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5CC9CA4F" w:rsidR="0038682B" w:rsidRDefault="1E2821CC" w:rsidP="00914E3A">
      <w:pPr>
        <w:spacing w:line="48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lastRenderedPageBreak/>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6D08E629" w:rsidR="007E7DD1" w:rsidRDefault="66ABA5AD" w:rsidP="00914E3A">
      <w:pPr>
        <w:spacing w:line="48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C00138A" w:rsidR="004B7040" w:rsidRPr="00F95F23" w:rsidRDefault="4F1AE447" w:rsidP="00914E3A">
      <w:pPr>
        <w:spacing w:line="48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lastRenderedPageBreak/>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50B85A7" w:rsidR="00E10354" w:rsidRDefault="31238C7D" w:rsidP="00914E3A">
      <w:pPr>
        <w:spacing w:line="48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778F0A11" w:rsidR="008E51AA" w:rsidRDefault="00BA1D4B" w:rsidP="00914E3A">
      <w:pPr>
        <w:spacing w:line="48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w:t>
      </w:r>
      <w:r w:rsidR="006036B8">
        <w:rPr>
          <w:rFonts w:cstheme="minorHAnsi"/>
        </w:rPr>
        <w:lastRenderedPageBreak/>
        <w:t>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914E3A">
      <w:pPr>
        <w:pStyle w:val="Ttulo3"/>
        <w:spacing w:line="480" w:lineRule="auto"/>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914E3A">
      <w:pPr>
        <w:spacing w:line="48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w:t>
      </w:r>
      <w:proofErr w:type="gramStart"/>
      <w:r w:rsidR="007F7586" w:rsidRPr="00F95F23">
        <w:rPr>
          <w:rFonts w:eastAsia="Times New Roman" w:cstheme="minorHAnsi"/>
          <w:color w:val="000000"/>
          <w:lang w:eastAsia="ca-ES"/>
        </w:rPr>
        <w:t>species-specific</w:t>
      </w:r>
      <w:proofErr w:type="gramEnd"/>
      <w:r w:rsidR="007F7586" w:rsidRPr="00F95F23">
        <w:rPr>
          <w:rFonts w:eastAsia="Times New Roman" w:cstheme="minorHAnsi"/>
          <w:color w:val="000000"/>
          <w:lang w:eastAsia="ca-ES"/>
        </w:rPr>
        <w:t xml:space="preserve">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w:t>
      </w:r>
      <w:r w:rsidR="00D34F39" w:rsidRPr="00F95F23">
        <w:rPr>
          <w:rFonts w:eastAsia="Times New Roman" w:cstheme="minorHAnsi"/>
          <w:color w:val="000000"/>
          <w:lang w:eastAsia="ca-ES"/>
        </w:rPr>
        <w:lastRenderedPageBreak/>
        <w:t xml:space="preserve">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914E3A">
      <w:pPr>
        <w:shd w:val="clear" w:color="auto" w:fill="FFFFFF"/>
        <w:spacing w:after="0"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 xml:space="preserve">successful </w:t>
      </w:r>
      <w:r w:rsidR="000D671E">
        <w:rPr>
          <w:rFonts w:eastAsia="Times New Roman" w:cstheme="minorHAnsi"/>
          <w:color w:val="000000"/>
          <w:lang w:eastAsia="ca-ES"/>
        </w:rPr>
        <w:lastRenderedPageBreak/>
        <w:t>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914E3A">
      <w:pPr>
        <w:spacing w:line="48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w:t>
      </w:r>
      <w:r w:rsidR="00FB1C21" w:rsidRPr="00F95F23">
        <w:rPr>
          <w:rFonts w:eastAsia="Times New Roman" w:cstheme="minorHAnsi"/>
          <w:color w:val="000000"/>
          <w:lang w:eastAsia="ca-ES"/>
        </w:rPr>
        <w:lastRenderedPageBreak/>
        <w:t xml:space="preserve">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914E3A">
      <w:pPr>
        <w:spacing w:line="48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8"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914E3A">
      <w:pPr>
        <w:shd w:val="clear" w:color="auto" w:fill="FFFFFF"/>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 xml:space="preserve">Therefore, our results should be interpreted only in terms of </w:t>
      </w:r>
      <w:r w:rsidR="00DC7713">
        <w:rPr>
          <w:rFonts w:eastAsia="Times New Roman" w:cstheme="minorHAnsi"/>
          <w:color w:val="000000"/>
          <w:lang w:eastAsia="ca-ES"/>
        </w:rPr>
        <w:lastRenderedPageBreak/>
        <w:t>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914E3A">
      <w:pPr>
        <w:pStyle w:val="Ttulo3"/>
        <w:spacing w:line="480" w:lineRule="auto"/>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426163EF" w:rsidR="003C4040" w:rsidRDefault="00F666D7" w:rsidP="00914E3A">
      <w:pPr>
        <w:spacing w:line="48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300FF191" w14:textId="2A6EDF80" w:rsidR="007E6974" w:rsidRDefault="007E6974" w:rsidP="00914E3A">
      <w:pPr>
        <w:pStyle w:val="Ttulo2"/>
        <w:spacing w:line="480" w:lineRule="auto"/>
        <w:rPr>
          <w:lang w:eastAsia="ca-ES"/>
        </w:rPr>
      </w:pPr>
      <w:r w:rsidRPr="00F95F23">
        <w:rPr>
          <w:lang w:eastAsia="ca-ES"/>
        </w:rPr>
        <w:t>References</w:t>
      </w:r>
    </w:p>
    <w:p w14:paraId="10844BE6" w14:textId="5EDDEB6A" w:rsidR="00A913C6" w:rsidRPr="00A913C6" w:rsidRDefault="00A0468A" w:rsidP="00914E3A">
      <w:pPr>
        <w:widowControl w:val="0"/>
        <w:autoSpaceDE w:val="0"/>
        <w:autoSpaceDN w:val="0"/>
        <w:adjustRightInd w:val="0"/>
        <w:spacing w:line="48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xml:space="preserve">, 60(3), pp. </w:t>
      </w:r>
      <w:r w:rsidRPr="00A913C6">
        <w:rPr>
          <w:rFonts w:ascii="Calibri" w:hAnsi="Calibri" w:cs="Calibri"/>
          <w:noProof/>
        </w:rPr>
        <w:lastRenderedPageBreak/>
        <w:t>175–186. doi: 10.3354/cr01237.</w:t>
      </w:r>
    </w:p>
    <w:p w14:paraId="39D7A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lastRenderedPageBreak/>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914E3A">
      <w:pPr>
        <w:spacing w:line="480" w:lineRule="auto"/>
        <w:jc w:val="both"/>
        <w:rPr>
          <w:lang w:eastAsia="ca-ES"/>
        </w:rPr>
      </w:pPr>
      <w:r>
        <w:rPr>
          <w:lang w:eastAsia="ca-ES"/>
        </w:rPr>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914E3A">
            <w:pPr>
              <w:spacing w:line="480" w:lineRule="auto"/>
              <w:jc w:val="both"/>
            </w:pPr>
          </w:p>
        </w:tc>
        <w:tc>
          <w:tcPr>
            <w:tcW w:w="3119" w:type="dxa"/>
          </w:tcPr>
          <w:p w14:paraId="0D0E6AEF" w14:textId="77777777" w:rsidR="00A90CF3" w:rsidRPr="00F95F23" w:rsidRDefault="00A90CF3" w:rsidP="00914E3A">
            <w:pPr>
              <w:spacing w:line="480" w:lineRule="auto"/>
              <w:jc w:val="both"/>
            </w:pPr>
            <w:r w:rsidRPr="00F95F23">
              <w:t>Description</w:t>
            </w:r>
          </w:p>
        </w:tc>
        <w:tc>
          <w:tcPr>
            <w:tcW w:w="3669" w:type="dxa"/>
          </w:tcPr>
          <w:p w14:paraId="7D2900C0" w14:textId="77777777" w:rsidR="00A90CF3" w:rsidRPr="00F95F23" w:rsidRDefault="00A90CF3" w:rsidP="00914E3A">
            <w:pPr>
              <w:spacing w:line="480" w:lineRule="auto"/>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914E3A">
            <w:pPr>
              <w:spacing w:line="480" w:lineRule="auto"/>
              <w:jc w:val="both"/>
            </w:pPr>
            <w:r w:rsidRPr="00F95F23">
              <w:t xml:space="preserve">Autumn germination </w:t>
            </w:r>
          </w:p>
        </w:tc>
        <w:tc>
          <w:tcPr>
            <w:tcW w:w="3119" w:type="dxa"/>
          </w:tcPr>
          <w:p w14:paraId="2E4E541A" w14:textId="77777777" w:rsidR="00A90CF3" w:rsidRPr="00F95F23" w:rsidRDefault="00A90CF3" w:rsidP="00914E3A">
            <w:pPr>
              <w:spacing w:line="480" w:lineRule="auto"/>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914E3A">
            <w:pPr>
              <w:spacing w:line="480" w:lineRule="auto"/>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914E3A">
            <w:pPr>
              <w:spacing w:line="480" w:lineRule="auto"/>
              <w:jc w:val="both"/>
            </w:pPr>
            <w:r w:rsidRPr="00F95F23">
              <w:t>Winter germination</w:t>
            </w:r>
          </w:p>
        </w:tc>
        <w:tc>
          <w:tcPr>
            <w:tcW w:w="3119" w:type="dxa"/>
          </w:tcPr>
          <w:p w14:paraId="1037786A" w14:textId="77777777" w:rsidR="00A90CF3" w:rsidRPr="00F95F23" w:rsidRDefault="00A90CF3" w:rsidP="00914E3A">
            <w:pPr>
              <w:spacing w:line="480" w:lineRule="auto"/>
              <w:jc w:val="both"/>
            </w:pPr>
            <w:r w:rsidRPr="00F95F23">
              <w:rPr>
                <w:rFonts w:eastAsia="Times New Roman" w:cstheme="minorHAnsi"/>
                <w:color w:val="000000"/>
                <w:lang w:eastAsia="ca-ES"/>
              </w:rPr>
              <w:t xml:space="preserve">From last germination score before winter, T mean &lt; 3.5 ºC, </w:t>
            </w:r>
            <w:r w:rsidRPr="00F95F23">
              <w:rPr>
                <w:rFonts w:eastAsia="Times New Roman" w:cstheme="minorHAnsi"/>
                <w:color w:val="000000"/>
                <w:lang w:eastAsia="ca-ES"/>
              </w:rPr>
              <w:lastRenderedPageBreak/>
              <w:t>until T mean &gt; 2 ºC. Different length in each incubator.</w:t>
            </w:r>
          </w:p>
        </w:tc>
        <w:tc>
          <w:tcPr>
            <w:tcW w:w="3669" w:type="dxa"/>
          </w:tcPr>
          <w:p w14:paraId="3B1345D0" w14:textId="77777777" w:rsidR="00A90CF3" w:rsidRPr="00F95F23" w:rsidRDefault="00A90CF3" w:rsidP="00914E3A">
            <w:pPr>
              <w:spacing w:line="480" w:lineRule="auto"/>
              <w:jc w:val="both"/>
            </w:pPr>
            <w:r w:rsidRPr="00F95F23">
              <w:lastRenderedPageBreak/>
              <w:t xml:space="preserve">Germination of species able to germinate under snow-like conditions </w:t>
            </w:r>
            <w:r w:rsidRPr="00F95F23">
              <w:lastRenderedPageBreak/>
              <w:t>(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914E3A">
            <w:pPr>
              <w:spacing w:line="480" w:lineRule="auto"/>
              <w:jc w:val="both"/>
            </w:pPr>
            <w:r w:rsidRPr="00F95F23">
              <w:lastRenderedPageBreak/>
              <w:t xml:space="preserve">Spring germination </w:t>
            </w:r>
          </w:p>
        </w:tc>
        <w:tc>
          <w:tcPr>
            <w:tcW w:w="3119" w:type="dxa"/>
          </w:tcPr>
          <w:p w14:paraId="48F9A214" w14:textId="77777777" w:rsidR="00A90CF3" w:rsidRPr="00F95F23" w:rsidRDefault="00A90CF3" w:rsidP="00914E3A">
            <w:pPr>
              <w:spacing w:line="480" w:lineRule="auto"/>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914E3A">
            <w:pPr>
              <w:spacing w:line="480" w:lineRule="auto"/>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914E3A">
            <w:pPr>
              <w:spacing w:line="480" w:lineRule="auto"/>
              <w:jc w:val="both"/>
            </w:pPr>
            <w:r w:rsidRPr="00F95F23">
              <w:t xml:space="preserve">Summer germination </w:t>
            </w:r>
          </w:p>
        </w:tc>
        <w:tc>
          <w:tcPr>
            <w:tcW w:w="3119" w:type="dxa"/>
          </w:tcPr>
          <w:p w14:paraId="3BCD5BFF" w14:textId="77777777" w:rsidR="00A90CF3" w:rsidRPr="00F95F23" w:rsidRDefault="00A90CF3" w:rsidP="00914E3A">
            <w:pPr>
              <w:spacing w:line="480" w:lineRule="auto"/>
              <w:jc w:val="both"/>
            </w:pPr>
            <w:r w:rsidRPr="00F95F23">
              <w:t>Germination at mid-September relative to spring.</w:t>
            </w:r>
          </w:p>
        </w:tc>
        <w:tc>
          <w:tcPr>
            <w:tcW w:w="3669" w:type="dxa"/>
          </w:tcPr>
          <w:p w14:paraId="504F0686" w14:textId="77777777" w:rsidR="00A90CF3" w:rsidRPr="00F95F23" w:rsidRDefault="00A90CF3" w:rsidP="00914E3A">
            <w:pPr>
              <w:spacing w:line="480" w:lineRule="auto"/>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914E3A">
            <w:pPr>
              <w:spacing w:line="480" w:lineRule="auto"/>
              <w:jc w:val="both"/>
            </w:pPr>
            <w:r w:rsidRPr="00F95F23">
              <w:t>Total germination</w:t>
            </w:r>
          </w:p>
        </w:tc>
        <w:tc>
          <w:tcPr>
            <w:tcW w:w="3119" w:type="dxa"/>
          </w:tcPr>
          <w:p w14:paraId="1799D578" w14:textId="77777777" w:rsidR="00A90CF3" w:rsidRPr="00F95F23" w:rsidRDefault="00A90CF3" w:rsidP="00914E3A">
            <w:pPr>
              <w:spacing w:line="480" w:lineRule="auto"/>
              <w:jc w:val="both"/>
            </w:pPr>
            <w:r w:rsidRPr="00F95F23">
              <w:t>Total amount of seeds germinated at the end of the experiment.</w:t>
            </w:r>
          </w:p>
        </w:tc>
        <w:tc>
          <w:tcPr>
            <w:tcW w:w="3669" w:type="dxa"/>
          </w:tcPr>
          <w:p w14:paraId="039F086E" w14:textId="77777777" w:rsidR="00A90CF3" w:rsidRPr="00F95F23" w:rsidRDefault="00A90CF3" w:rsidP="00914E3A">
            <w:pPr>
              <w:spacing w:line="480" w:lineRule="auto"/>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914E3A">
            <w:pPr>
              <w:spacing w:line="480" w:lineRule="auto"/>
            </w:pPr>
            <w:r w:rsidRPr="00F95F23">
              <w:t xml:space="preserve">t50 </w:t>
            </w:r>
          </w:p>
        </w:tc>
        <w:tc>
          <w:tcPr>
            <w:tcW w:w="3119" w:type="dxa"/>
          </w:tcPr>
          <w:p w14:paraId="7344A744" w14:textId="77777777" w:rsidR="00A90CF3" w:rsidRPr="00F95F23" w:rsidRDefault="00A90CF3" w:rsidP="00914E3A">
            <w:pPr>
              <w:spacing w:line="480" w:lineRule="auto"/>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914E3A">
            <w:pPr>
              <w:spacing w:line="480" w:lineRule="auto"/>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914E3A">
            <w:pPr>
              <w:spacing w:line="480" w:lineRule="auto"/>
              <w:jc w:val="both"/>
            </w:pPr>
            <w:r w:rsidRPr="00F95F23">
              <w:t>Environmental heat sum (EHS)</w:t>
            </w:r>
          </w:p>
        </w:tc>
        <w:tc>
          <w:tcPr>
            <w:tcW w:w="3119" w:type="dxa"/>
          </w:tcPr>
          <w:p w14:paraId="2CF9909E" w14:textId="77777777" w:rsidR="00A90CF3" w:rsidRPr="00F95F23" w:rsidRDefault="00A90CF3" w:rsidP="00914E3A">
            <w:pPr>
              <w:spacing w:line="480" w:lineRule="auto"/>
              <w:jc w:val="both"/>
            </w:pPr>
            <w:r w:rsidRPr="00F95F23">
              <w:t xml:space="preserve">Sum of degrees (T mean) needed to reach T50. Species under 50% </w:t>
            </w:r>
            <w:r w:rsidRPr="00F95F23">
              <w:lastRenderedPageBreak/>
              <w:t>germination were excluded from analysis (N = 68 seed lots).</w:t>
            </w:r>
          </w:p>
        </w:tc>
        <w:tc>
          <w:tcPr>
            <w:tcW w:w="3669" w:type="dxa"/>
          </w:tcPr>
          <w:p w14:paraId="7D2DD091" w14:textId="77777777" w:rsidR="00A90CF3" w:rsidRPr="00F95F23" w:rsidRDefault="00A90CF3" w:rsidP="00914E3A">
            <w:pPr>
              <w:spacing w:line="480" w:lineRule="auto"/>
              <w:jc w:val="both"/>
            </w:pPr>
            <w:r w:rsidRPr="00F95F23">
              <w:lastRenderedPageBreak/>
              <w:t xml:space="preserve">Physiological threshold to accumulate heat before germination. A species and </w:t>
            </w:r>
            <w:r w:rsidRPr="00F95F23">
              <w:lastRenderedPageBreak/>
              <w:t>individual trait, it should be independent of the incubator.</w:t>
            </w:r>
          </w:p>
        </w:tc>
      </w:tr>
    </w:tbl>
    <w:p w14:paraId="25EAF1F4" w14:textId="3B4750E7" w:rsidR="00917852" w:rsidRDefault="00917852" w:rsidP="00914E3A">
      <w:pPr>
        <w:spacing w:line="480" w:lineRule="auto"/>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914E3A">
      <w:pPr>
        <w:pStyle w:val="Sinespaciado"/>
        <w:spacing w:line="48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Pr="00CF67B3">
        <w:t>Geoprecision</w:t>
      </w:r>
      <w:proofErr w:type="spellEnd"/>
      <w:r w:rsidRPr="00CF67B3">
        <w:t xml:space="preserve">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914E3A">
      <w:pPr>
        <w:spacing w:line="48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914E3A">
      <w:pPr>
        <w:spacing w:line="48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914E3A">
      <w:pPr>
        <w:spacing w:line="480" w:lineRule="auto"/>
        <w:jc w:val="both"/>
      </w:pPr>
      <w:r w:rsidRPr="00CF67B3">
        <w:rPr>
          <w:b/>
        </w:rPr>
        <w:t>Fig. 4</w:t>
      </w:r>
      <w:r w:rsidRPr="00CF67B3">
        <w:t xml:space="preserve"> Germination phenology traits responses for both incubators in each </w:t>
      </w:r>
      <w:r>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proofErr w:type="gramStart"/>
      <w:r w:rsidR="0005278A">
        <w:t>conditions</w:t>
      </w:r>
      <w:proofErr w:type="gramEnd"/>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914E3A">
      <w:pPr>
        <w:spacing w:line="48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4"/>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5743E0" w14:textId="77777777" w:rsidR="00216AC3" w:rsidRDefault="00216AC3" w:rsidP="008060D5">
      <w:pPr>
        <w:spacing w:after="0" w:line="240" w:lineRule="auto"/>
      </w:pPr>
      <w:r>
        <w:separator/>
      </w:r>
    </w:p>
  </w:endnote>
  <w:endnote w:type="continuationSeparator" w:id="0">
    <w:p w14:paraId="614D5AFB" w14:textId="77777777" w:rsidR="00216AC3" w:rsidRDefault="00216AC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End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7DE448" w14:textId="77777777" w:rsidR="00216AC3" w:rsidRDefault="00216AC3" w:rsidP="008060D5">
      <w:pPr>
        <w:spacing w:after="0" w:line="240" w:lineRule="auto"/>
      </w:pPr>
      <w:r>
        <w:separator/>
      </w:r>
    </w:p>
  </w:footnote>
  <w:footnote w:type="continuationSeparator" w:id="0">
    <w:p w14:paraId="24A719B3" w14:textId="77777777" w:rsidR="00216AC3" w:rsidRDefault="00216AC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5F9"/>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6AC3"/>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A7BC4"/>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8D9"/>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17E"/>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6B65"/>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3A"/>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48D"/>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7DC"/>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065"/>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t.openai.com/c/68ade937-42ee-488c-9ae5-416ca245718c"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3</TotalTime>
  <Pages>30</Pages>
  <Words>7616</Words>
  <Characters>45952</Characters>
  <Application>Microsoft Office Word</Application>
  <DocSecurity>0</DocSecurity>
  <Lines>702</Lines>
  <Paragraphs>1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8</cp:revision>
  <cp:lastPrinted>2024-02-26T09:05:00Z</cp:lastPrinted>
  <dcterms:created xsi:type="dcterms:W3CDTF">2024-07-17T05:26:00Z</dcterms:created>
  <dcterms:modified xsi:type="dcterms:W3CDTF">2024-07-1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